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31A4B7E" w14:textId="77777777" w:rsidR="00BF0CB4" w:rsidRDefault="00BF0CB4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Poisson distribution, often applied to count data, </w:t>
      </w:r>
      <w:r w:rsidRPr="00BF0CB4">
        <w:rPr>
          <w:rFonts w:ascii="Times New Roman" w:hAnsi="Times New Roman" w:cs="Times New Roman"/>
          <w:sz w:val="24"/>
          <w:szCs w:val="24"/>
        </w:rPr>
        <w:t>assumes that the mean</w:t>
      </w:r>
      <w:r>
        <w:rPr>
          <w:rFonts w:ascii="Times New Roman" w:hAnsi="Times New Roman" w:cs="Times New Roman"/>
          <w:sz w:val="24"/>
          <w:szCs w:val="24"/>
        </w:rPr>
        <w:t xml:space="preserve"> and variance are</w:t>
      </w:r>
      <w:r w:rsidRPr="00BF0CB4">
        <w:rPr>
          <w:rFonts w:ascii="Times New Roman" w:hAnsi="Times New Roman" w:cs="Times New Roman"/>
          <w:sz w:val="24"/>
          <w:szCs w:val="24"/>
        </w:rPr>
        <w:t xml:space="preserve"> equal. Count data</w:t>
      </w:r>
      <w:r>
        <w:rPr>
          <w:rFonts w:ascii="Times New Roman" w:hAnsi="Times New Roman" w:cs="Times New Roman"/>
          <w:sz w:val="24"/>
          <w:szCs w:val="24"/>
        </w:rPr>
        <w:t>, however,</w:t>
      </w:r>
      <w:r w:rsidRPr="00BF0CB4">
        <w:rPr>
          <w:rFonts w:ascii="Times New Roman" w:hAnsi="Times New Roman" w:cs="Times New Roman"/>
          <w:sz w:val="24"/>
          <w:szCs w:val="24"/>
        </w:rPr>
        <w:t xml:space="preserve"> can</w:t>
      </w:r>
      <w:r>
        <w:rPr>
          <w:rFonts w:ascii="Times New Roman" w:hAnsi="Times New Roman" w:cs="Times New Roman"/>
          <w:sz w:val="24"/>
          <w:szCs w:val="24"/>
        </w:rPr>
        <w:t xml:space="preserve"> be overdispersed. Overdispersion exists when the data are </w:t>
      </w:r>
      <w:r w:rsidRPr="00BF0CB4">
        <w:rPr>
          <w:rFonts w:ascii="Times New Roman" w:hAnsi="Times New Roman" w:cs="Times New Roman"/>
          <w:sz w:val="24"/>
          <w:szCs w:val="24"/>
        </w:rPr>
        <w:t>more variable than the Poisson distribution would predict.</w:t>
      </w:r>
      <w:r>
        <w:rPr>
          <w:rFonts w:ascii="Times New Roman" w:hAnsi="Times New Roman" w:cs="Times New Roman"/>
          <w:sz w:val="24"/>
          <w:szCs w:val="24"/>
        </w:rPr>
        <w:t xml:space="preserve"> In instances of overdispersion, the quasi-Poisson or negative binomial distributions are often applied to adjust </w:t>
      </w:r>
      <w:r w:rsidR="00F9753C">
        <w:rPr>
          <w:rFonts w:ascii="Times New Roman" w:hAnsi="Times New Roman" w:cs="Times New Roman"/>
          <w:sz w:val="24"/>
          <w:szCs w:val="24"/>
        </w:rPr>
        <w:t xml:space="preserve">bias in either standard error estimates, coefficient estimates or both. </w:t>
      </w:r>
      <w:r>
        <w:rPr>
          <w:rFonts w:ascii="Times New Roman" w:hAnsi="Times New Roman" w:cs="Times New Roman"/>
          <w:sz w:val="24"/>
          <w:szCs w:val="24"/>
        </w:rPr>
        <w:t>W</w:t>
      </w:r>
      <w:r w:rsidR="00F9753C">
        <w:rPr>
          <w:rFonts w:ascii="Times New Roman" w:hAnsi="Times New Roman" w:cs="Times New Roman"/>
          <w:sz w:val="24"/>
          <w:szCs w:val="24"/>
        </w:rPr>
        <w:t>hen overdispersion i</w:t>
      </w:r>
      <w:r>
        <w:rPr>
          <w:rFonts w:ascii="Times New Roman" w:hAnsi="Times New Roman" w:cs="Times New Roman"/>
          <w:sz w:val="24"/>
          <w:szCs w:val="24"/>
        </w:rPr>
        <w:t>s present, evaluating the model under a negative binomial dis</w:t>
      </w:r>
      <w:r w:rsidR="00F9753C">
        <w:rPr>
          <w:rFonts w:ascii="Times New Roman" w:hAnsi="Times New Roman" w:cs="Times New Roman"/>
          <w:sz w:val="24"/>
          <w:szCs w:val="24"/>
        </w:rPr>
        <w:t>tribution consistently decreases</w:t>
      </w:r>
      <w:r>
        <w:rPr>
          <w:rFonts w:ascii="Times New Roman" w:hAnsi="Times New Roman" w:cs="Times New Roman"/>
          <w:sz w:val="24"/>
          <w:szCs w:val="24"/>
        </w:rPr>
        <w:t xml:space="preserve"> dispersion estimates. In some </w:t>
      </w:r>
      <w:r w:rsidR="00F9753C">
        <w:rPr>
          <w:rFonts w:ascii="Times New Roman" w:hAnsi="Times New Roman" w:cs="Times New Roman"/>
          <w:sz w:val="24"/>
          <w:szCs w:val="24"/>
        </w:rPr>
        <w:t>cases</w:t>
      </w:r>
      <w:r>
        <w:rPr>
          <w:rFonts w:ascii="Times New Roman" w:hAnsi="Times New Roman" w:cs="Times New Roman"/>
          <w:sz w:val="24"/>
          <w:szCs w:val="24"/>
        </w:rPr>
        <w:t xml:space="preserve">, however, </w:t>
      </w:r>
      <w:r w:rsidR="00F9753C">
        <w:rPr>
          <w:rFonts w:ascii="Times New Roman" w:hAnsi="Times New Roman" w:cs="Times New Roman"/>
          <w:sz w:val="24"/>
          <w:szCs w:val="24"/>
        </w:rPr>
        <w:t xml:space="preserve">data can be underdispersed, even </w:t>
      </w:r>
      <w:r>
        <w:rPr>
          <w:rFonts w:ascii="Times New Roman" w:hAnsi="Times New Roman" w:cs="Times New Roman"/>
          <w:sz w:val="24"/>
          <w:szCs w:val="24"/>
        </w:rPr>
        <w:t xml:space="preserve">under the Poisson distribution. </w:t>
      </w:r>
      <w:r w:rsidR="00F9753C">
        <w:rPr>
          <w:rFonts w:ascii="Times New Roman" w:hAnsi="Times New Roman" w:cs="Times New Roman"/>
          <w:sz w:val="24"/>
          <w:szCs w:val="24"/>
        </w:rPr>
        <w:t xml:space="preserve">Underdispersion exists when data exhibit less variation than the Poisson distribution would suggest. </w:t>
      </w:r>
      <w:r>
        <w:rPr>
          <w:rFonts w:ascii="Times New Roman" w:hAnsi="Times New Roman" w:cs="Times New Roman"/>
          <w:sz w:val="24"/>
          <w:szCs w:val="24"/>
        </w:rPr>
        <w:t>The n</w:t>
      </w:r>
      <w:r w:rsidRPr="000B278D">
        <w:rPr>
          <w:rFonts w:ascii="Times New Roman" w:hAnsi="Times New Roman" w:cs="Times New Roman"/>
          <w:sz w:val="24"/>
          <w:szCs w:val="24"/>
        </w:rPr>
        <w:t>egative binomial regression</w:t>
      </w:r>
      <w:r>
        <w:rPr>
          <w:rFonts w:ascii="Times New Roman" w:hAnsi="Times New Roman" w:cs="Times New Roman"/>
          <w:sz w:val="24"/>
          <w:szCs w:val="24"/>
        </w:rPr>
        <w:t xml:space="preserve"> cannot</w:t>
      </w:r>
      <w:r w:rsidR="00F9753C">
        <w:rPr>
          <w:rFonts w:ascii="Times New Roman" w:hAnsi="Times New Roman" w:cs="Times New Roman"/>
          <w:sz w:val="24"/>
          <w:szCs w:val="24"/>
        </w:rPr>
        <w:t xml:space="preserve"> model under</w:t>
      </w:r>
      <w:r w:rsidRPr="000B278D">
        <w:rPr>
          <w:rFonts w:ascii="Times New Roman" w:hAnsi="Times New Roman" w:cs="Times New Roman"/>
          <w:sz w:val="24"/>
          <w:szCs w:val="24"/>
        </w:rPr>
        <w:t xml:space="preserve">dispersed data. </w:t>
      </w:r>
      <w:r w:rsidR="00F9753C">
        <w:rPr>
          <w:rFonts w:ascii="Times New Roman" w:hAnsi="Times New Roman" w:cs="Times New Roman"/>
          <w:sz w:val="24"/>
          <w:szCs w:val="24"/>
        </w:rPr>
        <w:t>And f</w:t>
      </w:r>
      <w:r w:rsidRPr="000B278D">
        <w:rPr>
          <w:rFonts w:ascii="Times New Roman" w:hAnsi="Times New Roman" w:cs="Times New Roman"/>
          <w:sz w:val="24"/>
          <w:szCs w:val="24"/>
        </w:rPr>
        <w:t xml:space="preserve">ew models exist that </w:t>
      </w:r>
      <w:r w:rsidR="00F9753C">
        <w:rPr>
          <w:rFonts w:ascii="Times New Roman" w:hAnsi="Times New Roman" w:cs="Times New Roman"/>
          <w:sz w:val="24"/>
          <w:szCs w:val="24"/>
        </w:rPr>
        <w:t>can handle</w:t>
      </w:r>
      <w:r w:rsidRPr="000B278D">
        <w:rPr>
          <w:rFonts w:ascii="Times New Roman" w:hAnsi="Times New Roman" w:cs="Times New Roman"/>
          <w:sz w:val="24"/>
          <w:szCs w:val="24"/>
        </w:rPr>
        <w:t xml:space="preserve"> both over- and under-dispersio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F9753C">
        <w:rPr>
          <w:rFonts w:ascii="Times New Roman" w:hAnsi="Times New Roman" w:cs="Times New Roman"/>
          <w:sz w:val="24"/>
          <w:szCs w:val="24"/>
        </w:rPr>
        <w:t xml:space="preserve">and require </w:t>
      </w:r>
      <w:r>
        <w:rPr>
          <w:rFonts w:ascii="Times New Roman" w:hAnsi="Times New Roman" w:cs="Times New Roman"/>
          <w:sz w:val="24"/>
          <w:szCs w:val="24"/>
        </w:rPr>
        <w:t xml:space="preserve">further </w:t>
      </w:r>
      <w:r w:rsidR="00F9753C">
        <w:rPr>
          <w:rFonts w:ascii="Times New Roman" w:hAnsi="Times New Roman" w:cs="Times New Roman"/>
          <w:sz w:val="24"/>
          <w:szCs w:val="24"/>
        </w:rPr>
        <w:t xml:space="preserve">evaluation in </w:t>
      </w:r>
      <w:r>
        <w:rPr>
          <w:rFonts w:ascii="Times New Roman" w:hAnsi="Times New Roman" w:cs="Times New Roman"/>
          <w:sz w:val="24"/>
          <w:szCs w:val="24"/>
        </w:rPr>
        <w:t xml:space="preserve">the context of </w:t>
      </w:r>
      <w:r w:rsidR="00F9753C">
        <w:rPr>
          <w:rFonts w:ascii="Times New Roman" w:hAnsi="Times New Roman" w:cs="Times New Roman"/>
          <w:sz w:val="24"/>
          <w:szCs w:val="24"/>
        </w:rPr>
        <w:t>semiparametric models, such as the generalized additive model (GAM)</w:t>
      </w:r>
      <w:r w:rsidRPr="000B278D">
        <w:rPr>
          <w:rFonts w:ascii="Times New Roman" w:hAnsi="Times New Roman" w:cs="Times New Roman"/>
          <w:sz w:val="24"/>
          <w:szCs w:val="24"/>
        </w:rPr>
        <w:t xml:space="preserve">. </w:t>
      </w:r>
      <w:r w:rsidR="00F9753C">
        <w:rPr>
          <w:rFonts w:ascii="Times New Roman" w:hAnsi="Times New Roman" w:cs="Times New Roman"/>
          <w:sz w:val="24"/>
          <w:szCs w:val="24"/>
        </w:rPr>
        <w:t xml:space="preserve">Some available techniques </w:t>
      </w:r>
      <w:r>
        <w:rPr>
          <w:rFonts w:ascii="Times New Roman" w:hAnsi="Times New Roman" w:cs="Times New Roman"/>
          <w:sz w:val="24"/>
          <w:szCs w:val="24"/>
        </w:rPr>
        <w:t>include</w:t>
      </w:r>
      <w:r w:rsidRPr="000B278D">
        <w:rPr>
          <w:rFonts w:ascii="Times New Roman" w:hAnsi="Times New Roman" w:cs="Times New Roman"/>
          <w:sz w:val="24"/>
          <w:szCs w:val="24"/>
        </w:rPr>
        <w:t xml:space="preserve"> the restricted generalized Poiss</w:t>
      </w:r>
      <w:r>
        <w:rPr>
          <w:rFonts w:ascii="Times New Roman" w:hAnsi="Times New Roman" w:cs="Times New Roman"/>
          <w:sz w:val="24"/>
          <w:szCs w:val="24"/>
        </w:rPr>
        <w:t xml:space="preserve">on regression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Famoye", "given" : "Felix", "non-dropping-particle" : "", "parse-names" : false, "suffix" : "" }, { "dropping-particle" : "", "family" : "Singh", "given" : "Karan P", "non-dropping-particle" : "", "parse-names" : false, "suffix" : "" } ], "container-title" : "Journal of Data Science", "id" : "ITEM-1", "issued" : { "date-parts" : [ [ "2006" ] ] }, "page" : "117-130", "title" : "Zero-Inflated Generalized Poisson Regression Model with an", "type" : "article-journal", "volume" : "4" }, "uris" : [ "http://www.mendeley.com/documents/?uuid=e96b0a31-abad-4cfb-9fe2-956871c50bdf" ] } ], "mendeley" : { "formattedCitation" : "(Famoye &amp; Singh, 2006)", "plainTextFormattedCitation" : "(Famoye &amp; Singh, 2006)", "previouslyFormattedCitation" : "(Famoye &amp; Singh, 2006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423C5">
        <w:rPr>
          <w:rFonts w:ascii="Times New Roman" w:hAnsi="Times New Roman" w:cs="Times New Roman"/>
          <w:noProof/>
          <w:sz w:val="24"/>
          <w:szCs w:val="24"/>
        </w:rPr>
        <w:t>(Famoye &amp; Singh, 200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0B278D">
        <w:rPr>
          <w:rFonts w:ascii="Times New Roman" w:hAnsi="Times New Roman" w:cs="Times New Roman"/>
          <w:sz w:val="24"/>
          <w:szCs w:val="24"/>
        </w:rPr>
        <w:t>Conway-Maxwel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B278D">
        <w:rPr>
          <w:rFonts w:ascii="Times New Roman" w:hAnsi="Times New Roman" w:cs="Times New Roman"/>
          <w:sz w:val="24"/>
          <w:szCs w:val="24"/>
        </w:rPr>
        <w:t xml:space="preserve">Poisson (COM-Poisson) regression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214/09-AOAS306", "ISSN" : "19326157", "abstract" : "Poisson regression is a popular tool for modeling count data and is applied in a vast array of applications from the social to the physical sciences and beyond. Real data, however, are often over- or under-dispersed and, thus, not conducive to Poisson regression. We propose a regression model based on the Conway--Maxwell-Poisson (COM-Poisson) distribution to address this problem. The COM-Poisson regression generalizes the well-known Poisson and logistic regression models, and is suitable for fitting count data with a wide range of dispersion levels. With a GLM approach that takes advantage of exponential family properties, we discuss model estimation, inference, diagnostics, and interpretation, and present a test for determining the need for a COM-Poisson regression over a standard Poisson regression. We compare the COM-Poisson to several alternatives and illustrate its advantages and usefulness using three data sets with varying dispersion.", "author" : [ { "dropping-particle" : "", "family" : "Sellers", "given" : "Kimberly F.", "non-dropping-particle" : "", "parse-names" : false, "suffix" : "" }, { "dropping-particle" : "", "family" : "Shmueli", "given" : "Galit", "non-dropping-particle" : "", "parse-names" : false, "suffix" : "" } ], "container-title" : "Annals of Applied Statistics", "id" : "ITEM-1", "issue" : "2", "issued" : { "date-parts" : [ [ "2010" ] ] }, "page" : "943-961", "title" : "A flexible regression model for count data", "type" : "article-journal", "volume" : "4" }, "uris" : [ "http://www.mendeley.com/documents/?uuid=bb00a03c-ecff-4de6-8765-ed7c7b8897e4" ] } ], "mendeley" : { "formattedCitation" : "(Sellers &amp; Shmueli, 2010)", "plainTextFormattedCitation" : "(Sellers &amp; Shmueli, 2010)", "previouslyFormattedCitation" : "(Sellers &amp; Shmueli, 2010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423C5">
        <w:rPr>
          <w:rFonts w:ascii="Times New Roman" w:hAnsi="Times New Roman" w:cs="Times New Roman"/>
          <w:noProof/>
          <w:sz w:val="24"/>
          <w:szCs w:val="24"/>
        </w:rPr>
        <w:t>(Sellers &amp; Shmueli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0B278D">
        <w:rPr>
          <w:rFonts w:ascii="Times New Roman" w:hAnsi="Times New Roman" w:cs="Times New Roman"/>
          <w:sz w:val="24"/>
          <w:szCs w:val="24"/>
        </w:rPr>
        <w:t xml:space="preserve">, which generalizes Poisson and logistic regression, and can successfully model count data with a wide range of dispersion levels. </w:t>
      </w:r>
      <w:r w:rsidR="00F9753C">
        <w:rPr>
          <w:rFonts w:ascii="Times New Roman" w:hAnsi="Times New Roman" w:cs="Times New Roman"/>
          <w:sz w:val="24"/>
          <w:szCs w:val="24"/>
        </w:rPr>
        <w:t xml:space="preserve">In this study </w:t>
      </w:r>
      <w:r>
        <w:rPr>
          <w:rFonts w:ascii="Times New Roman" w:hAnsi="Times New Roman" w:cs="Times New Roman"/>
          <w:sz w:val="24"/>
          <w:szCs w:val="24"/>
        </w:rPr>
        <w:t xml:space="preserve">we would </w:t>
      </w:r>
      <w:r w:rsidR="00F9753C">
        <w:rPr>
          <w:rFonts w:ascii="Times New Roman" w:hAnsi="Times New Roman" w:cs="Times New Roman"/>
          <w:sz w:val="24"/>
          <w:szCs w:val="24"/>
        </w:rPr>
        <w:t>will</w:t>
      </w:r>
      <w:r>
        <w:rPr>
          <w:rFonts w:ascii="Times New Roman" w:hAnsi="Times New Roman" w:cs="Times New Roman"/>
          <w:sz w:val="24"/>
          <w:szCs w:val="24"/>
        </w:rPr>
        <w:t xml:space="preserve"> explore the performance of the</w:t>
      </w:r>
      <w:r w:rsidR="00AC3FB6">
        <w:rPr>
          <w:rFonts w:ascii="Times New Roman" w:hAnsi="Times New Roman" w:cs="Times New Roman"/>
          <w:sz w:val="24"/>
          <w:szCs w:val="24"/>
        </w:rPr>
        <w:t xml:space="preserve"> generalized Poisson in nonlinear modeling, us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753C">
        <w:rPr>
          <w:rFonts w:ascii="Times New Roman" w:hAnsi="Times New Roman" w:cs="Times New Roman"/>
          <w:sz w:val="24"/>
          <w:szCs w:val="24"/>
        </w:rPr>
        <w:t>GAM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A1E8FF8" w14:textId="7F403825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D040BA9" w14:textId="77777777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730BD3F" w14:textId="77777777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ADF45F3" w14:textId="77777777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C69E08E" w14:textId="77777777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08228B0" w14:textId="77777777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94490DA" w14:textId="77777777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C10E3C0" w14:textId="7E5C5413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Methods:</w:t>
      </w:r>
    </w:p>
    <w:p w14:paraId="63118BBA" w14:textId="629A3F04" w:rsidR="005B01E9" w:rsidRDefault="005B01E9" w:rsidP="005B01E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mple size?</w:t>
      </w:r>
    </w:p>
    <w:p w14:paraId="05888D1D" w14:textId="439E8C94" w:rsidR="005B01E9" w:rsidRDefault="00BD0F8D" w:rsidP="005B01E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rying</w:t>
      </w:r>
      <w:bookmarkStart w:id="0" w:name="_GoBack"/>
      <w:bookmarkEnd w:id="0"/>
      <w:r w:rsidR="005B01E9">
        <w:rPr>
          <w:rFonts w:ascii="Times New Roman" w:hAnsi="Times New Roman" w:cs="Times New Roman"/>
          <w:sz w:val="24"/>
          <w:szCs w:val="24"/>
        </w:rPr>
        <w:t xml:space="preserve"> trend?</w:t>
      </w:r>
    </w:p>
    <w:p w14:paraId="2E4A95AA" w14:textId="48C7FB06" w:rsidR="00373620" w:rsidRDefault="00373620" w:rsidP="00BF0C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897"/>
        <w:gridCol w:w="2428"/>
        <w:gridCol w:w="2250"/>
        <w:gridCol w:w="2520"/>
      </w:tblGrid>
      <w:tr w:rsidR="005B01E9" w:rsidRPr="005B01E9" w14:paraId="1B298343" w14:textId="140A9A83" w:rsidTr="005B01E9">
        <w:tc>
          <w:tcPr>
            <w:tcW w:w="897" w:type="dxa"/>
          </w:tcPr>
          <w:p w14:paraId="69200889" w14:textId="47C5F4CE" w:rsidR="005B01E9" w:rsidRPr="005B01E9" w:rsidRDefault="005B01E9">
            <w:pPr>
              <w:rPr>
                <w:b/>
              </w:rPr>
            </w:pPr>
            <w:r w:rsidRPr="005B01E9">
              <w:rPr>
                <w:b/>
              </w:rPr>
              <w:t>Cell</w:t>
            </w:r>
          </w:p>
        </w:tc>
        <w:tc>
          <w:tcPr>
            <w:tcW w:w="2428" w:type="dxa"/>
          </w:tcPr>
          <w:p w14:paraId="0CF4548D" w14:textId="104D679E" w:rsidR="005B01E9" w:rsidRPr="005B01E9" w:rsidRDefault="005B01E9">
            <w:pPr>
              <w:rPr>
                <w:b/>
              </w:rPr>
            </w:pPr>
            <w:r w:rsidRPr="005B01E9">
              <w:rPr>
                <w:b/>
              </w:rPr>
              <w:t>Length of Time Series</w:t>
            </w:r>
          </w:p>
        </w:tc>
        <w:tc>
          <w:tcPr>
            <w:tcW w:w="2250" w:type="dxa"/>
          </w:tcPr>
          <w:p w14:paraId="145C6477" w14:textId="3AF5F8E9" w:rsidR="005B01E9" w:rsidRPr="005B01E9" w:rsidRDefault="005B01E9">
            <w:pPr>
              <w:rPr>
                <w:b/>
              </w:rPr>
            </w:pPr>
            <w:r w:rsidRPr="005B01E9">
              <w:rPr>
                <w:b/>
              </w:rPr>
              <w:t>Dispersion Estimate</w:t>
            </w:r>
          </w:p>
        </w:tc>
        <w:tc>
          <w:tcPr>
            <w:tcW w:w="2520" w:type="dxa"/>
          </w:tcPr>
          <w:p w14:paraId="3786E865" w14:textId="5E875EC9" w:rsidR="005B01E9" w:rsidRPr="005B01E9" w:rsidRDefault="005B01E9">
            <w:pPr>
              <w:rPr>
                <w:b/>
              </w:rPr>
            </w:pPr>
            <w:r w:rsidRPr="005B01E9">
              <w:rPr>
                <w:b/>
              </w:rPr>
              <w:t>Treatment Effect</w:t>
            </w:r>
          </w:p>
        </w:tc>
      </w:tr>
      <w:tr w:rsidR="005B01E9" w14:paraId="6027BB63" w14:textId="477E1C6D" w:rsidTr="005B01E9">
        <w:tc>
          <w:tcPr>
            <w:tcW w:w="897" w:type="dxa"/>
          </w:tcPr>
          <w:p w14:paraId="229D52B8" w14:textId="68DAC311" w:rsidR="005B01E9" w:rsidRDefault="005B01E9">
            <w:r>
              <w:t>1</w:t>
            </w:r>
          </w:p>
        </w:tc>
        <w:tc>
          <w:tcPr>
            <w:tcW w:w="2428" w:type="dxa"/>
          </w:tcPr>
          <w:p w14:paraId="087B2B39" w14:textId="3A2C7F7E" w:rsidR="005B01E9" w:rsidRDefault="005B01E9">
            <w:r>
              <w:t>10</w:t>
            </w:r>
          </w:p>
        </w:tc>
        <w:tc>
          <w:tcPr>
            <w:tcW w:w="2250" w:type="dxa"/>
          </w:tcPr>
          <w:p w14:paraId="7835DD08" w14:textId="2C843962" w:rsidR="005B01E9" w:rsidRDefault="005B01E9">
            <w:r>
              <w:t>2</w:t>
            </w:r>
          </w:p>
        </w:tc>
        <w:tc>
          <w:tcPr>
            <w:tcW w:w="2520" w:type="dxa"/>
          </w:tcPr>
          <w:p w14:paraId="456D6601" w14:textId="36FE8D81" w:rsidR="005B01E9" w:rsidRDefault="005B01E9">
            <w:r>
              <w:t>0</w:t>
            </w:r>
          </w:p>
        </w:tc>
      </w:tr>
      <w:tr w:rsidR="005B01E9" w14:paraId="56847686" w14:textId="7A6FDAA5" w:rsidTr="005B01E9">
        <w:tc>
          <w:tcPr>
            <w:tcW w:w="897" w:type="dxa"/>
          </w:tcPr>
          <w:p w14:paraId="6F4CA3AC" w14:textId="2B7A5F2F" w:rsidR="005B01E9" w:rsidRDefault="005B01E9">
            <w:r>
              <w:t>2</w:t>
            </w:r>
          </w:p>
        </w:tc>
        <w:tc>
          <w:tcPr>
            <w:tcW w:w="2428" w:type="dxa"/>
          </w:tcPr>
          <w:p w14:paraId="6A2FEE19" w14:textId="66E97B4F" w:rsidR="005B01E9" w:rsidRDefault="005B01E9">
            <w:r>
              <w:t>10</w:t>
            </w:r>
          </w:p>
        </w:tc>
        <w:tc>
          <w:tcPr>
            <w:tcW w:w="2250" w:type="dxa"/>
          </w:tcPr>
          <w:p w14:paraId="4BCE3595" w14:textId="5348E35C" w:rsidR="005B01E9" w:rsidRDefault="005B01E9">
            <w:r>
              <w:t>2</w:t>
            </w:r>
          </w:p>
        </w:tc>
        <w:tc>
          <w:tcPr>
            <w:tcW w:w="2520" w:type="dxa"/>
          </w:tcPr>
          <w:p w14:paraId="40EA82AD" w14:textId="0D314A5D" w:rsidR="005B01E9" w:rsidRDefault="005B01E9">
            <w:r>
              <w:t>5</w:t>
            </w:r>
          </w:p>
        </w:tc>
      </w:tr>
      <w:tr w:rsidR="005B01E9" w14:paraId="69A9143A" w14:textId="1C1EE155" w:rsidTr="005B01E9">
        <w:tc>
          <w:tcPr>
            <w:tcW w:w="897" w:type="dxa"/>
          </w:tcPr>
          <w:p w14:paraId="32C3E339" w14:textId="10A25928" w:rsidR="005B01E9" w:rsidRDefault="005B01E9">
            <w:r>
              <w:t>3</w:t>
            </w:r>
          </w:p>
        </w:tc>
        <w:tc>
          <w:tcPr>
            <w:tcW w:w="2428" w:type="dxa"/>
          </w:tcPr>
          <w:p w14:paraId="1FF0D4CE" w14:textId="262C6F46" w:rsidR="005B01E9" w:rsidRDefault="005B01E9">
            <w:r>
              <w:t>10</w:t>
            </w:r>
          </w:p>
        </w:tc>
        <w:tc>
          <w:tcPr>
            <w:tcW w:w="2250" w:type="dxa"/>
          </w:tcPr>
          <w:p w14:paraId="7520A72B" w14:textId="5BF333BC" w:rsidR="005B01E9" w:rsidRDefault="005B01E9">
            <w:r>
              <w:t>4</w:t>
            </w:r>
          </w:p>
        </w:tc>
        <w:tc>
          <w:tcPr>
            <w:tcW w:w="2520" w:type="dxa"/>
          </w:tcPr>
          <w:p w14:paraId="00BA0FA4" w14:textId="4AC89CB9" w:rsidR="005B01E9" w:rsidRDefault="005B01E9">
            <w:r>
              <w:t>0</w:t>
            </w:r>
          </w:p>
        </w:tc>
      </w:tr>
      <w:tr w:rsidR="005B01E9" w14:paraId="5CA7BB93" w14:textId="4A51B8D4" w:rsidTr="005B01E9">
        <w:tc>
          <w:tcPr>
            <w:tcW w:w="897" w:type="dxa"/>
          </w:tcPr>
          <w:p w14:paraId="1679DD39" w14:textId="3F430728" w:rsidR="005B01E9" w:rsidRDefault="005B01E9">
            <w:r>
              <w:t>4</w:t>
            </w:r>
          </w:p>
        </w:tc>
        <w:tc>
          <w:tcPr>
            <w:tcW w:w="2428" w:type="dxa"/>
          </w:tcPr>
          <w:p w14:paraId="5C28999D" w14:textId="11B5A7A6" w:rsidR="005B01E9" w:rsidRDefault="005B01E9">
            <w:r>
              <w:t>10</w:t>
            </w:r>
          </w:p>
        </w:tc>
        <w:tc>
          <w:tcPr>
            <w:tcW w:w="2250" w:type="dxa"/>
          </w:tcPr>
          <w:p w14:paraId="1C9A07EF" w14:textId="54AD8D0B" w:rsidR="005B01E9" w:rsidRDefault="005B01E9">
            <w:r>
              <w:t>4</w:t>
            </w:r>
          </w:p>
        </w:tc>
        <w:tc>
          <w:tcPr>
            <w:tcW w:w="2520" w:type="dxa"/>
          </w:tcPr>
          <w:p w14:paraId="5C2F24E1" w14:textId="0B294F01" w:rsidR="005B01E9" w:rsidRDefault="005B01E9">
            <w:r>
              <w:t>5</w:t>
            </w:r>
          </w:p>
        </w:tc>
      </w:tr>
      <w:tr w:rsidR="005B01E9" w14:paraId="7A55BA35" w14:textId="520872DF" w:rsidTr="005B01E9">
        <w:tc>
          <w:tcPr>
            <w:tcW w:w="897" w:type="dxa"/>
          </w:tcPr>
          <w:p w14:paraId="29D3E1A0" w14:textId="09766925" w:rsidR="005B01E9" w:rsidRDefault="005B01E9">
            <w:r>
              <w:t>5</w:t>
            </w:r>
          </w:p>
        </w:tc>
        <w:tc>
          <w:tcPr>
            <w:tcW w:w="2428" w:type="dxa"/>
          </w:tcPr>
          <w:p w14:paraId="40838E31" w14:textId="00ED4F45" w:rsidR="005B01E9" w:rsidRDefault="005B01E9">
            <w:r>
              <w:t>10</w:t>
            </w:r>
          </w:p>
        </w:tc>
        <w:tc>
          <w:tcPr>
            <w:tcW w:w="2250" w:type="dxa"/>
          </w:tcPr>
          <w:p w14:paraId="11F2CA31" w14:textId="35973376" w:rsidR="005B01E9" w:rsidRDefault="005B01E9">
            <w:r>
              <w:t>0.5</w:t>
            </w:r>
          </w:p>
        </w:tc>
        <w:tc>
          <w:tcPr>
            <w:tcW w:w="2520" w:type="dxa"/>
          </w:tcPr>
          <w:p w14:paraId="2A436BDB" w14:textId="3800A0E5" w:rsidR="005B01E9" w:rsidRDefault="005B01E9">
            <w:r>
              <w:t>0</w:t>
            </w:r>
          </w:p>
        </w:tc>
      </w:tr>
      <w:tr w:rsidR="005B01E9" w14:paraId="7E389563" w14:textId="73D16A93" w:rsidTr="005B01E9">
        <w:tc>
          <w:tcPr>
            <w:tcW w:w="897" w:type="dxa"/>
          </w:tcPr>
          <w:p w14:paraId="45D57E23" w14:textId="1EAC5B3A" w:rsidR="005B01E9" w:rsidRDefault="005B01E9">
            <w:r>
              <w:t>6</w:t>
            </w:r>
          </w:p>
        </w:tc>
        <w:tc>
          <w:tcPr>
            <w:tcW w:w="2428" w:type="dxa"/>
          </w:tcPr>
          <w:p w14:paraId="2A54DA5C" w14:textId="3E2281DC" w:rsidR="005B01E9" w:rsidRDefault="005B01E9">
            <w:r>
              <w:t>10</w:t>
            </w:r>
          </w:p>
        </w:tc>
        <w:tc>
          <w:tcPr>
            <w:tcW w:w="2250" w:type="dxa"/>
          </w:tcPr>
          <w:p w14:paraId="1449C681" w14:textId="38ABBFE8" w:rsidR="005B01E9" w:rsidRDefault="005B01E9">
            <w:r>
              <w:t>0.5</w:t>
            </w:r>
          </w:p>
        </w:tc>
        <w:tc>
          <w:tcPr>
            <w:tcW w:w="2520" w:type="dxa"/>
          </w:tcPr>
          <w:p w14:paraId="6D50F67D" w14:textId="65FD0DA0" w:rsidR="005B01E9" w:rsidRDefault="005B01E9">
            <w:r>
              <w:t>5</w:t>
            </w:r>
          </w:p>
        </w:tc>
      </w:tr>
      <w:tr w:rsidR="005B01E9" w14:paraId="4851C170" w14:textId="36ACD530" w:rsidTr="005B01E9">
        <w:tc>
          <w:tcPr>
            <w:tcW w:w="897" w:type="dxa"/>
          </w:tcPr>
          <w:p w14:paraId="5BC7E4BC" w14:textId="55348F0B" w:rsidR="005B01E9" w:rsidRDefault="005B01E9">
            <w:r>
              <w:t>7</w:t>
            </w:r>
          </w:p>
        </w:tc>
        <w:tc>
          <w:tcPr>
            <w:tcW w:w="2428" w:type="dxa"/>
          </w:tcPr>
          <w:p w14:paraId="1E9EDE2F" w14:textId="63C62FD6" w:rsidR="005B01E9" w:rsidRDefault="005B01E9">
            <w:r>
              <w:t>10</w:t>
            </w:r>
          </w:p>
        </w:tc>
        <w:tc>
          <w:tcPr>
            <w:tcW w:w="2250" w:type="dxa"/>
          </w:tcPr>
          <w:p w14:paraId="4FBE7B67" w14:textId="45261390" w:rsidR="005B01E9" w:rsidRDefault="005B01E9">
            <w:r>
              <w:t>0</w:t>
            </w:r>
          </w:p>
        </w:tc>
        <w:tc>
          <w:tcPr>
            <w:tcW w:w="2520" w:type="dxa"/>
          </w:tcPr>
          <w:p w14:paraId="5990FF73" w14:textId="60C94796" w:rsidR="005B01E9" w:rsidRDefault="005B01E9">
            <w:r>
              <w:t>0</w:t>
            </w:r>
          </w:p>
        </w:tc>
      </w:tr>
      <w:tr w:rsidR="005B01E9" w14:paraId="3437C19F" w14:textId="3187FD81" w:rsidTr="005B01E9">
        <w:tc>
          <w:tcPr>
            <w:tcW w:w="897" w:type="dxa"/>
          </w:tcPr>
          <w:p w14:paraId="25BCEA33" w14:textId="5C608411" w:rsidR="005B01E9" w:rsidRDefault="005B01E9">
            <w:r>
              <w:t>8</w:t>
            </w:r>
          </w:p>
        </w:tc>
        <w:tc>
          <w:tcPr>
            <w:tcW w:w="2428" w:type="dxa"/>
          </w:tcPr>
          <w:p w14:paraId="5B716A43" w14:textId="0467EDC1" w:rsidR="005B01E9" w:rsidRDefault="005B01E9">
            <w:r>
              <w:t>10</w:t>
            </w:r>
          </w:p>
        </w:tc>
        <w:tc>
          <w:tcPr>
            <w:tcW w:w="2250" w:type="dxa"/>
          </w:tcPr>
          <w:p w14:paraId="29066DF9" w14:textId="53C35ABC" w:rsidR="005B01E9" w:rsidRDefault="005B01E9">
            <w:r>
              <w:t>0</w:t>
            </w:r>
          </w:p>
        </w:tc>
        <w:tc>
          <w:tcPr>
            <w:tcW w:w="2520" w:type="dxa"/>
          </w:tcPr>
          <w:p w14:paraId="76B5B6EE" w14:textId="45AF026E" w:rsidR="005B01E9" w:rsidRDefault="005B01E9">
            <w:r>
              <w:t>5</w:t>
            </w:r>
          </w:p>
        </w:tc>
      </w:tr>
      <w:tr w:rsidR="005B01E9" w14:paraId="7715B300" w14:textId="3B8F12E4" w:rsidTr="005B01E9">
        <w:tc>
          <w:tcPr>
            <w:tcW w:w="897" w:type="dxa"/>
          </w:tcPr>
          <w:p w14:paraId="78DF247D" w14:textId="7DB76FAA" w:rsidR="005B01E9" w:rsidRDefault="005B01E9">
            <w:r>
              <w:t>9</w:t>
            </w:r>
          </w:p>
        </w:tc>
        <w:tc>
          <w:tcPr>
            <w:tcW w:w="2428" w:type="dxa"/>
          </w:tcPr>
          <w:p w14:paraId="2387C0A1" w14:textId="15870298" w:rsidR="005B01E9" w:rsidRDefault="005B01E9">
            <w:r>
              <w:t>20</w:t>
            </w:r>
          </w:p>
        </w:tc>
        <w:tc>
          <w:tcPr>
            <w:tcW w:w="2250" w:type="dxa"/>
          </w:tcPr>
          <w:p w14:paraId="29F5A5A6" w14:textId="37B6D9A6" w:rsidR="005B01E9" w:rsidRDefault="005B01E9">
            <w:r>
              <w:t>2</w:t>
            </w:r>
          </w:p>
        </w:tc>
        <w:tc>
          <w:tcPr>
            <w:tcW w:w="2520" w:type="dxa"/>
          </w:tcPr>
          <w:p w14:paraId="4FE09DE1" w14:textId="690D7E31" w:rsidR="005B01E9" w:rsidRDefault="005B01E9">
            <w:r>
              <w:t>0</w:t>
            </w:r>
          </w:p>
        </w:tc>
      </w:tr>
      <w:tr w:rsidR="005B01E9" w14:paraId="0F787175" w14:textId="618DA503" w:rsidTr="005B01E9">
        <w:tc>
          <w:tcPr>
            <w:tcW w:w="897" w:type="dxa"/>
          </w:tcPr>
          <w:p w14:paraId="012236F7" w14:textId="0143D7C1" w:rsidR="005B01E9" w:rsidRDefault="005B01E9">
            <w:r>
              <w:t>10</w:t>
            </w:r>
          </w:p>
        </w:tc>
        <w:tc>
          <w:tcPr>
            <w:tcW w:w="2428" w:type="dxa"/>
          </w:tcPr>
          <w:p w14:paraId="18A34061" w14:textId="5C190AB9" w:rsidR="005B01E9" w:rsidRDefault="005B01E9">
            <w:r>
              <w:t>20</w:t>
            </w:r>
          </w:p>
        </w:tc>
        <w:tc>
          <w:tcPr>
            <w:tcW w:w="2250" w:type="dxa"/>
          </w:tcPr>
          <w:p w14:paraId="49E987E1" w14:textId="7EA304DF" w:rsidR="005B01E9" w:rsidRDefault="005B01E9">
            <w:r>
              <w:t>2</w:t>
            </w:r>
          </w:p>
        </w:tc>
        <w:tc>
          <w:tcPr>
            <w:tcW w:w="2520" w:type="dxa"/>
          </w:tcPr>
          <w:p w14:paraId="1F0EA263" w14:textId="72E22760" w:rsidR="005B01E9" w:rsidRDefault="005B01E9">
            <w:r>
              <w:t>5</w:t>
            </w:r>
          </w:p>
        </w:tc>
      </w:tr>
      <w:tr w:rsidR="005B01E9" w14:paraId="368227F4" w14:textId="24ACF182" w:rsidTr="005B01E9">
        <w:tc>
          <w:tcPr>
            <w:tcW w:w="897" w:type="dxa"/>
          </w:tcPr>
          <w:p w14:paraId="5B502ADF" w14:textId="22B8B87E" w:rsidR="005B01E9" w:rsidRDefault="005B01E9">
            <w:r>
              <w:t>11</w:t>
            </w:r>
          </w:p>
        </w:tc>
        <w:tc>
          <w:tcPr>
            <w:tcW w:w="2428" w:type="dxa"/>
          </w:tcPr>
          <w:p w14:paraId="2D89A38D" w14:textId="764EDEBF" w:rsidR="005B01E9" w:rsidRDefault="005B01E9">
            <w:r>
              <w:t>20</w:t>
            </w:r>
          </w:p>
        </w:tc>
        <w:tc>
          <w:tcPr>
            <w:tcW w:w="2250" w:type="dxa"/>
          </w:tcPr>
          <w:p w14:paraId="14543057" w14:textId="4A4B3BE0" w:rsidR="005B01E9" w:rsidRDefault="005B01E9">
            <w:r>
              <w:t>4</w:t>
            </w:r>
          </w:p>
        </w:tc>
        <w:tc>
          <w:tcPr>
            <w:tcW w:w="2520" w:type="dxa"/>
          </w:tcPr>
          <w:p w14:paraId="7CCF4475" w14:textId="717D66EB" w:rsidR="005B01E9" w:rsidRDefault="005B01E9">
            <w:r>
              <w:t>0</w:t>
            </w:r>
          </w:p>
        </w:tc>
      </w:tr>
      <w:tr w:rsidR="005B01E9" w14:paraId="575B698F" w14:textId="44A477A1" w:rsidTr="005B01E9">
        <w:tc>
          <w:tcPr>
            <w:tcW w:w="897" w:type="dxa"/>
          </w:tcPr>
          <w:p w14:paraId="76357556" w14:textId="238A8827" w:rsidR="005B01E9" w:rsidRDefault="005B01E9">
            <w:r>
              <w:t>12</w:t>
            </w:r>
          </w:p>
        </w:tc>
        <w:tc>
          <w:tcPr>
            <w:tcW w:w="2428" w:type="dxa"/>
          </w:tcPr>
          <w:p w14:paraId="7BE363B1" w14:textId="0E16101D" w:rsidR="005B01E9" w:rsidRDefault="005B01E9">
            <w:r>
              <w:t>20</w:t>
            </w:r>
          </w:p>
        </w:tc>
        <w:tc>
          <w:tcPr>
            <w:tcW w:w="2250" w:type="dxa"/>
          </w:tcPr>
          <w:p w14:paraId="5D747C74" w14:textId="3ED2E43F" w:rsidR="005B01E9" w:rsidRDefault="005B01E9">
            <w:r>
              <w:t>4</w:t>
            </w:r>
          </w:p>
        </w:tc>
        <w:tc>
          <w:tcPr>
            <w:tcW w:w="2520" w:type="dxa"/>
          </w:tcPr>
          <w:p w14:paraId="58D7516B" w14:textId="4FCC73A5" w:rsidR="005B01E9" w:rsidRDefault="005B01E9">
            <w:r>
              <w:t>5</w:t>
            </w:r>
          </w:p>
        </w:tc>
      </w:tr>
      <w:tr w:rsidR="005B01E9" w14:paraId="0422B81A" w14:textId="53B6AA42" w:rsidTr="005B01E9">
        <w:tc>
          <w:tcPr>
            <w:tcW w:w="897" w:type="dxa"/>
          </w:tcPr>
          <w:p w14:paraId="53AE81F3" w14:textId="1495FF00" w:rsidR="005B01E9" w:rsidRDefault="005B01E9">
            <w:r>
              <w:t>13</w:t>
            </w:r>
          </w:p>
        </w:tc>
        <w:tc>
          <w:tcPr>
            <w:tcW w:w="2428" w:type="dxa"/>
          </w:tcPr>
          <w:p w14:paraId="68BC2995" w14:textId="201FDF86" w:rsidR="005B01E9" w:rsidRDefault="005B01E9">
            <w:r>
              <w:t>20</w:t>
            </w:r>
          </w:p>
        </w:tc>
        <w:tc>
          <w:tcPr>
            <w:tcW w:w="2250" w:type="dxa"/>
          </w:tcPr>
          <w:p w14:paraId="15941EF6" w14:textId="191F4F16" w:rsidR="005B01E9" w:rsidRDefault="005B01E9">
            <w:r>
              <w:t>0.5</w:t>
            </w:r>
          </w:p>
        </w:tc>
        <w:tc>
          <w:tcPr>
            <w:tcW w:w="2520" w:type="dxa"/>
          </w:tcPr>
          <w:p w14:paraId="6E747112" w14:textId="716F2432" w:rsidR="005B01E9" w:rsidRDefault="005B01E9">
            <w:r>
              <w:t>0</w:t>
            </w:r>
          </w:p>
        </w:tc>
      </w:tr>
      <w:tr w:rsidR="005B01E9" w14:paraId="06D37E9B" w14:textId="739C41E8" w:rsidTr="005B01E9">
        <w:tc>
          <w:tcPr>
            <w:tcW w:w="897" w:type="dxa"/>
          </w:tcPr>
          <w:p w14:paraId="69897928" w14:textId="59644F05" w:rsidR="005B01E9" w:rsidRDefault="005B01E9">
            <w:r>
              <w:t>14</w:t>
            </w:r>
          </w:p>
        </w:tc>
        <w:tc>
          <w:tcPr>
            <w:tcW w:w="2428" w:type="dxa"/>
          </w:tcPr>
          <w:p w14:paraId="59F9DC34" w14:textId="047CE51C" w:rsidR="005B01E9" w:rsidRDefault="005B01E9">
            <w:r>
              <w:t>20</w:t>
            </w:r>
          </w:p>
        </w:tc>
        <w:tc>
          <w:tcPr>
            <w:tcW w:w="2250" w:type="dxa"/>
          </w:tcPr>
          <w:p w14:paraId="6181AD93" w14:textId="69F1CAA1" w:rsidR="005B01E9" w:rsidRDefault="005B01E9">
            <w:r>
              <w:t>0.5</w:t>
            </w:r>
          </w:p>
        </w:tc>
        <w:tc>
          <w:tcPr>
            <w:tcW w:w="2520" w:type="dxa"/>
          </w:tcPr>
          <w:p w14:paraId="46ECD5D1" w14:textId="5CCE4D0F" w:rsidR="005B01E9" w:rsidRDefault="005B01E9">
            <w:r>
              <w:t>5</w:t>
            </w:r>
          </w:p>
        </w:tc>
      </w:tr>
      <w:tr w:rsidR="005B01E9" w14:paraId="0A756029" w14:textId="6DE69899" w:rsidTr="005B01E9">
        <w:tc>
          <w:tcPr>
            <w:tcW w:w="897" w:type="dxa"/>
          </w:tcPr>
          <w:p w14:paraId="3AD4FEA5" w14:textId="783854DB" w:rsidR="005B01E9" w:rsidRDefault="005B01E9">
            <w:r>
              <w:t>15</w:t>
            </w:r>
          </w:p>
        </w:tc>
        <w:tc>
          <w:tcPr>
            <w:tcW w:w="2428" w:type="dxa"/>
          </w:tcPr>
          <w:p w14:paraId="1839C374" w14:textId="4C786EF3" w:rsidR="005B01E9" w:rsidRDefault="005B01E9">
            <w:r>
              <w:t>20</w:t>
            </w:r>
          </w:p>
        </w:tc>
        <w:tc>
          <w:tcPr>
            <w:tcW w:w="2250" w:type="dxa"/>
          </w:tcPr>
          <w:p w14:paraId="7B0C05DD" w14:textId="43454F19" w:rsidR="005B01E9" w:rsidRDefault="005B01E9">
            <w:r>
              <w:t>0</w:t>
            </w:r>
          </w:p>
        </w:tc>
        <w:tc>
          <w:tcPr>
            <w:tcW w:w="2520" w:type="dxa"/>
          </w:tcPr>
          <w:p w14:paraId="1749EF7E" w14:textId="27D62175" w:rsidR="005B01E9" w:rsidRDefault="005B01E9">
            <w:r>
              <w:t>0</w:t>
            </w:r>
          </w:p>
        </w:tc>
      </w:tr>
      <w:tr w:rsidR="005B01E9" w14:paraId="7E2BF4DB" w14:textId="436FBE5A" w:rsidTr="005B01E9">
        <w:tc>
          <w:tcPr>
            <w:tcW w:w="897" w:type="dxa"/>
          </w:tcPr>
          <w:p w14:paraId="3516406D" w14:textId="241C5C95" w:rsidR="005B01E9" w:rsidRDefault="005B01E9">
            <w:r>
              <w:t>16</w:t>
            </w:r>
          </w:p>
        </w:tc>
        <w:tc>
          <w:tcPr>
            <w:tcW w:w="2428" w:type="dxa"/>
          </w:tcPr>
          <w:p w14:paraId="31B25656" w14:textId="15D37685" w:rsidR="005B01E9" w:rsidRDefault="005B01E9">
            <w:r>
              <w:t>20</w:t>
            </w:r>
          </w:p>
        </w:tc>
        <w:tc>
          <w:tcPr>
            <w:tcW w:w="2250" w:type="dxa"/>
          </w:tcPr>
          <w:p w14:paraId="21A6F8B0" w14:textId="6C767839" w:rsidR="005B01E9" w:rsidRDefault="005B01E9">
            <w:r>
              <w:t>0</w:t>
            </w:r>
          </w:p>
        </w:tc>
        <w:tc>
          <w:tcPr>
            <w:tcW w:w="2520" w:type="dxa"/>
          </w:tcPr>
          <w:p w14:paraId="1D9F2A71" w14:textId="7D0AF140" w:rsidR="005B01E9" w:rsidRDefault="005B01E9">
            <w:r>
              <w:t>5</w:t>
            </w:r>
          </w:p>
        </w:tc>
      </w:tr>
      <w:tr w:rsidR="005B01E9" w14:paraId="732E2E46" w14:textId="175F13F0" w:rsidTr="005B01E9">
        <w:tc>
          <w:tcPr>
            <w:tcW w:w="897" w:type="dxa"/>
          </w:tcPr>
          <w:p w14:paraId="2B227AD7" w14:textId="6F187FE4" w:rsidR="005B01E9" w:rsidRDefault="005B01E9" w:rsidP="00182AFD">
            <w:r>
              <w:t>17</w:t>
            </w:r>
          </w:p>
        </w:tc>
        <w:tc>
          <w:tcPr>
            <w:tcW w:w="2428" w:type="dxa"/>
          </w:tcPr>
          <w:p w14:paraId="64CF57BB" w14:textId="21D8FB98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016581AC" w14:textId="520592A9" w:rsidR="005B01E9" w:rsidRDefault="005B01E9" w:rsidP="00182AFD">
            <w:r>
              <w:t>2</w:t>
            </w:r>
          </w:p>
        </w:tc>
        <w:tc>
          <w:tcPr>
            <w:tcW w:w="2520" w:type="dxa"/>
          </w:tcPr>
          <w:p w14:paraId="2E2C43B4" w14:textId="6BB0E9EC" w:rsidR="005B01E9" w:rsidRDefault="005B01E9" w:rsidP="00182AFD">
            <w:r>
              <w:t>0</w:t>
            </w:r>
          </w:p>
        </w:tc>
      </w:tr>
      <w:tr w:rsidR="005B01E9" w14:paraId="61026847" w14:textId="550E2CF4" w:rsidTr="005B01E9">
        <w:tc>
          <w:tcPr>
            <w:tcW w:w="897" w:type="dxa"/>
          </w:tcPr>
          <w:p w14:paraId="2E3A1BFA" w14:textId="19EF3DC6" w:rsidR="005B01E9" w:rsidRDefault="005B01E9" w:rsidP="00182AFD">
            <w:r>
              <w:t>18</w:t>
            </w:r>
          </w:p>
        </w:tc>
        <w:tc>
          <w:tcPr>
            <w:tcW w:w="2428" w:type="dxa"/>
          </w:tcPr>
          <w:p w14:paraId="064FFE8B" w14:textId="44CD2398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45E4E13A" w14:textId="48D88EE3" w:rsidR="005B01E9" w:rsidRDefault="005B01E9" w:rsidP="00182AFD">
            <w:r>
              <w:t>2</w:t>
            </w:r>
          </w:p>
        </w:tc>
        <w:tc>
          <w:tcPr>
            <w:tcW w:w="2520" w:type="dxa"/>
          </w:tcPr>
          <w:p w14:paraId="78A159E4" w14:textId="7F43EB90" w:rsidR="005B01E9" w:rsidRDefault="005B01E9" w:rsidP="00182AFD">
            <w:r>
              <w:t>5</w:t>
            </w:r>
          </w:p>
        </w:tc>
      </w:tr>
      <w:tr w:rsidR="005B01E9" w14:paraId="3B5FAAA0" w14:textId="6F6AE02F" w:rsidTr="005B01E9">
        <w:tc>
          <w:tcPr>
            <w:tcW w:w="897" w:type="dxa"/>
          </w:tcPr>
          <w:p w14:paraId="79268CA0" w14:textId="0A2196CC" w:rsidR="005B01E9" w:rsidRDefault="005B01E9" w:rsidP="00182AFD">
            <w:r>
              <w:t>19</w:t>
            </w:r>
          </w:p>
        </w:tc>
        <w:tc>
          <w:tcPr>
            <w:tcW w:w="2428" w:type="dxa"/>
          </w:tcPr>
          <w:p w14:paraId="56EDDE45" w14:textId="56F8FBAC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7E74D88D" w14:textId="31D96A8B" w:rsidR="005B01E9" w:rsidRDefault="005B01E9" w:rsidP="00182AFD">
            <w:r>
              <w:t>4</w:t>
            </w:r>
          </w:p>
        </w:tc>
        <w:tc>
          <w:tcPr>
            <w:tcW w:w="2520" w:type="dxa"/>
          </w:tcPr>
          <w:p w14:paraId="63A4911B" w14:textId="730AC567" w:rsidR="005B01E9" w:rsidRDefault="005B01E9" w:rsidP="00182AFD">
            <w:r>
              <w:t>0</w:t>
            </w:r>
          </w:p>
        </w:tc>
      </w:tr>
      <w:tr w:rsidR="005B01E9" w14:paraId="3052F07B" w14:textId="22762289" w:rsidTr="005B01E9">
        <w:tc>
          <w:tcPr>
            <w:tcW w:w="897" w:type="dxa"/>
          </w:tcPr>
          <w:p w14:paraId="673B7C73" w14:textId="45A2B69F" w:rsidR="005B01E9" w:rsidRDefault="005B01E9" w:rsidP="00182AFD">
            <w:r>
              <w:t>20</w:t>
            </w:r>
          </w:p>
        </w:tc>
        <w:tc>
          <w:tcPr>
            <w:tcW w:w="2428" w:type="dxa"/>
          </w:tcPr>
          <w:p w14:paraId="70223E03" w14:textId="129F40FC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6CB1EB0E" w14:textId="5773C5D4" w:rsidR="005B01E9" w:rsidRDefault="005B01E9" w:rsidP="00182AFD">
            <w:r>
              <w:t>4</w:t>
            </w:r>
          </w:p>
        </w:tc>
        <w:tc>
          <w:tcPr>
            <w:tcW w:w="2520" w:type="dxa"/>
          </w:tcPr>
          <w:p w14:paraId="00935C92" w14:textId="57A1BE34" w:rsidR="005B01E9" w:rsidRDefault="005B01E9" w:rsidP="00182AFD">
            <w:r>
              <w:t>5</w:t>
            </w:r>
          </w:p>
        </w:tc>
      </w:tr>
      <w:tr w:rsidR="005B01E9" w14:paraId="3E7D5314" w14:textId="1D48E605" w:rsidTr="005B01E9">
        <w:tc>
          <w:tcPr>
            <w:tcW w:w="897" w:type="dxa"/>
          </w:tcPr>
          <w:p w14:paraId="670C9B2D" w14:textId="0E44D98A" w:rsidR="005B01E9" w:rsidRDefault="005B01E9" w:rsidP="00182AFD">
            <w:r>
              <w:t>21</w:t>
            </w:r>
          </w:p>
        </w:tc>
        <w:tc>
          <w:tcPr>
            <w:tcW w:w="2428" w:type="dxa"/>
          </w:tcPr>
          <w:p w14:paraId="69AA060E" w14:textId="6BD4AD29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3AB738D4" w14:textId="3602B1AB" w:rsidR="005B01E9" w:rsidRDefault="005B01E9" w:rsidP="00182AFD">
            <w:r>
              <w:t>0.5</w:t>
            </w:r>
          </w:p>
        </w:tc>
        <w:tc>
          <w:tcPr>
            <w:tcW w:w="2520" w:type="dxa"/>
          </w:tcPr>
          <w:p w14:paraId="220BEC84" w14:textId="793A9637" w:rsidR="005B01E9" w:rsidRDefault="005B01E9" w:rsidP="00182AFD">
            <w:r>
              <w:t>0</w:t>
            </w:r>
          </w:p>
        </w:tc>
      </w:tr>
      <w:tr w:rsidR="005B01E9" w14:paraId="65D7A9CB" w14:textId="183A5534" w:rsidTr="005B01E9">
        <w:tc>
          <w:tcPr>
            <w:tcW w:w="897" w:type="dxa"/>
          </w:tcPr>
          <w:p w14:paraId="16B4AC01" w14:textId="025A4C91" w:rsidR="005B01E9" w:rsidRDefault="005B01E9" w:rsidP="00182AFD">
            <w:r>
              <w:t>22</w:t>
            </w:r>
          </w:p>
        </w:tc>
        <w:tc>
          <w:tcPr>
            <w:tcW w:w="2428" w:type="dxa"/>
          </w:tcPr>
          <w:p w14:paraId="2C3770D1" w14:textId="04F95EA5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65EFBC38" w14:textId="2684C6C4" w:rsidR="005B01E9" w:rsidRDefault="005B01E9" w:rsidP="00182AFD">
            <w:r>
              <w:t>0.5</w:t>
            </w:r>
          </w:p>
        </w:tc>
        <w:tc>
          <w:tcPr>
            <w:tcW w:w="2520" w:type="dxa"/>
          </w:tcPr>
          <w:p w14:paraId="39149652" w14:textId="4FEE04CA" w:rsidR="005B01E9" w:rsidRDefault="005B01E9" w:rsidP="00182AFD">
            <w:r>
              <w:t>5</w:t>
            </w:r>
          </w:p>
        </w:tc>
      </w:tr>
      <w:tr w:rsidR="005B01E9" w14:paraId="4FF8F71A" w14:textId="3A8F377B" w:rsidTr="005B01E9">
        <w:tc>
          <w:tcPr>
            <w:tcW w:w="897" w:type="dxa"/>
          </w:tcPr>
          <w:p w14:paraId="68D484AE" w14:textId="5D380A73" w:rsidR="005B01E9" w:rsidRDefault="005B01E9" w:rsidP="00182AFD">
            <w:r>
              <w:t>23</w:t>
            </w:r>
          </w:p>
        </w:tc>
        <w:tc>
          <w:tcPr>
            <w:tcW w:w="2428" w:type="dxa"/>
          </w:tcPr>
          <w:p w14:paraId="3BF2F80E" w14:textId="2C2249E1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7322F9B0" w14:textId="50F41651" w:rsidR="005B01E9" w:rsidRDefault="005B01E9" w:rsidP="00182AFD">
            <w:r>
              <w:t>0</w:t>
            </w:r>
          </w:p>
        </w:tc>
        <w:tc>
          <w:tcPr>
            <w:tcW w:w="2520" w:type="dxa"/>
          </w:tcPr>
          <w:p w14:paraId="1FD1D584" w14:textId="7D8E1CA6" w:rsidR="005B01E9" w:rsidRDefault="005B01E9" w:rsidP="00182AFD">
            <w:r>
              <w:t>0</w:t>
            </w:r>
          </w:p>
        </w:tc>
      </w:tr>
      <w:tr w:rsidR="005B01E9" w14:paraId="2853CB65" w14:textId="09811BF3" w:rsidTr="005B01E9">
        <w:tc>
          <w:tcPr>
            <w:tcW w:w="897" w:type="dxa"/>
          </w:tcPr>
          <w:p w14:paraId="08F7C5A2" w14:textId="49F5CB53" w:rsidR="005B01E9" w:rsidRDefault="005B01E9" w:rsidP="00182AFD">
            <w:r>
              <w:t>24</w:t>
            </w:r>
          </w:p>
        </w:tc>
        <w:tc>
          <w:tcPr>
            <w:tcW w:w="2428" w:type="dxa"/>
          </w:tcPr>
          <w:p w14:paraId="24659FB6" w14:textId="4E8CE9AB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69ACC402" w14:textId="156EB853" w:rsidR="005B01E9" w:rsidRDefault="005B01E9" w:rsidP="00182AFD">
            <w:r>
              <w:t>0</w:t>
            </w:r>
          </w:p>
        </w:tc>
        <w:tc>
          <w:tcPr>
            <w:tcW w:w="2520" w:type="dxa"/>
          </w:tcPr>
          <w:p w14:paraId="23E87817" w14:textId="582E26AA" w:rsidR="005B01E9" w:rsidRDefault="005B01E9" w:rsidP="00182AFD">
            <w:r>
              <w:t>5</w:t>
            </w:r>
          </w:p>
        </w:tc>
      </w:tr>
      <w:tr w:rsidR="005B01E9" w14:paraId="68B3D323" w14:textId="7D7AED15" w:rsidTr="005B01E9">
        <w:tc>
          <w:tcPr>
            <w:tcW w:w="897" w:type="dxa"/>
          </w:tcPr>
          <w:p w14:paraId="76A21887" w14:textId="75860F0F" w:rsidR="005B01E9" w:rsidRDefault="005B01E9" w:rsidP="00182AFD">
            <w:r>
              <w:t>25</w:t>
            </w:r>
          </w:p>
        </w:tc>
        <w:tc>
          <w:tcPr>
            <w:tcW w:w="2428" w:type="dxa"/>
          </w:tcPr>
          <w:p w14:paraId="4393E383" w14:textId="38372725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1B8BE4CB" w14:textId="6783961B" w:rsidR="005B01E9" w:rsidRDefault="005B01E9" w:rsidP="00182AFD">
            <w:r>
              <w:t>2</w:t>
            </w:r>
          </w:p>
        </w:tc>
        <w:tc>
          <w:tcPr>
            <w:tcW w:w="2520" w:type="dxa"/>
          </w:tcPr>
          <w:p w14:paraId="60D50F2B" w14:textId="16AF2514" w:rsidR="005B01E9" w:rsidRDefault="005B01E9" w:rsidP="00182AFD">
            <w:r>
              <w:t>0</w:t>
            </w:r>
          </w:p>
        </w:tc>
      </w:tr>
      <w:tr w:rsidR="005B01E9" w14:paraId="2DFC9941" w14:textId="3BBD1791" w:rsidTr="005B01E9">
        <w:tc>
          <w:tcPr>
            <w:tcW w:w="897" w:type="dxa"/>
          </w:tcPr>
          <w:p w14:paraId="34F6DCD6" w14:textId="32FC9F79" w:rsidR="005B01E9" w:rsidRDefault="005B01E9" w:rsidP="00182AFD">
            <w:r>
              <w:t>26</w:t>
            </w:r>
          </w:p>
        </w:tc>
        <w:tc>
          <w:tcPr>
            <w:tcW w:w="2428" w:type="dxa"/>
          </w:tcPr>
          <w:p w14:paraId="7D82D794" w14:textId="20052A05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1F9540CE" w14:textId="1AC28CC6" w:rsidR="005B01E9" w:rsidRDefault="005B01E9" w:rsidP="00182AFD">
            <w:r>
              <w:t>2</w:t>
            </w:r>
          </w:p>
        </w:tc>
        <w:tc>
          <w:tcPr>
            <w:tcW w:w="2520" w:type="dxa"/>
          </w:tcPr>
          <w:p w14:paraId="3BE3D203" w14:textId="55401695" w:rsidR="005B01E9" w:rsidRDefault="005B01E9" w:rsidP="00182AFD">
            <w:r>
              <w:t>5</w:t>
            </w:r>
          </w:p>
        </w:tc>
      </w:tr>
      <w:tr w:rsidR="005B01E9" w14:paraId="119373A6" w14:textId="2264CFB0" w:rsidTr="005B01E9">
        <w:tc>
          <w:tcPr>
            <w:tcW w:w="897" w:type="dxa"/>
          </w:tcPr>
          <w:p w14:paraId="373C53D6" w14:textId="207EA386" w:rsidR="005B01E9" w:rsidRDefault="005B01E9" w:rsidP="00182AFD">
            <w:r>
              <w:t>27</w:t>
            </w:r>
          </w:p>
        </w:tc>
        <w:tc>
          <w:tcPr>
            <w:tcW w:w="2428" w:type="dxa"/>
          </w:tcPr>
          <w:p w14:paraId="206919A0" w14:textId="3AE5AFD9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7B08E3A4" w14:textId="4B013493" w:rsidR="005B01E9" w:rsidRDefault="005B01E9" w:rsidP="00182AFD">
            <w:r>
              <w:t>4</w:t>
            </w:r>
          </w:p>
        </w:tc>
        <w:tc>
          <w:tcPr>
            <w:tcW w:w="2520" w:type="dxa"/>
          </w:tcPr>
          <w:p w14:paraId="1F120696" w14:textId="414027B5" w:rsidR="005B01E9" w:rsidRDefault="005B01E9" w:rsidP="00182AFD">
            <w:r>
              <w:t>0</w:t>
            </w:r>
          </w:p>
        </w:tc>
      </w:tr>
      <w:tr w:rsidR="005B01E9" w14:paraId="25366E29" w14:textId="4DBA89B3" w:rsidTr="005B01E9">
        <w:tc>
          <w:tcPr>
            <w:tcW w:w="897" w:type="dxa"/>
          </w:tcPr>
          <w:p w14:paraId="59B8B1D4" w14:textId="355418DB" w:rsidR="005B01E9" w:rsidRDefault="005B01E9" w:rsidP="00182AFD">
            <w:r>
              <w:t>28</w:t>
            </w:r>
          </w:p>
        </w:tc>
        <w:tc>
          <w:tcPr>
            <w:tcW w:w="2428" w:type="dxa"/>
          </w:tcPr>
          <w:p w14:paraId="1D8B0927" w14:textId="145F1BD1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79EAEFA9" w14:textId="62319089" w:rsidR="005B01E9" w:rsidRDefault="005B01E9" w:rsidP="00182AFD">
            <w:r>
              <w:t>4</w:t>
            </w:r>
          </w:p>
        </w:tc>
        <w:tc>
          <w:tcPr>
            <w:tcW w:w="2520" w:type="dxa"/>
          </w:tcPr>
          <w:p w14:paraId="44F92613" w14:textId="0CA8C2A7" w:rsidR="005B01E9" w:rsidRDefault="005B01E9" w:rsidP="00182AFD">
            <w:r>
              <w:t>5</w:t>
            </w:r>
          </w:p>
        </w:tc>
      </w:tr>
      <w:tr w:rsidR="005B01E9" w14:paraId="2E9683F4" w14:textId="0816FFA6" w:rsidTr="005B01E9">
        <w:tc>
          <w:tcPr>
            <w:tcW w:w="897" w:type="dxa"/>
          </w:tcPr>
          <w:p w14:paraId="7F537DFF" w14:textId="764A66D7" w:rsidR="005B01E9" w:rsidRDefault="005B01E9" w:rsidP="00182AFD">
            <w:r>
              <w:t>29</w:t>
            </w:r>
          </w:p>
        </w:tc>
        <w:tc>
          <w:tcPr>
            <w:tcW w:w="2428" w:type="dxa"/>
          </w:tcPr>
          <w:p w14:paraId="411596B3" w14:textId="613BF981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74431CA1" w14:textId="5BF1C9D6" w:rsidR="005B01E9" w:rsidRDefault="005B01E9" w:rsidP="00182AFD">
            <w:r>
              <w:t>0.5</w:t>
            </w:r>
          </w:p>
        </w:tc>
        <w:tc>
          <w:tcPr>
            <w:tcW w:w="2520" w:type="dxa"/>
          </w:tcPr>
          <w:p w14:paraId="4DAE30E4" w14:textId="38C8DBE5" w:rsidR="005B01E9" w:rsidRDefault="005B01E9" w:rsidP="00182AFD">
            <w:r>
              <w:t>0</w:t>
            </w:r>
          </w:p>
        </w:tc>
      </w:tr>
      <w:tr w:rsidR="005B01E9" w14:paraId="640D8F6C" w14:textId="6D06F98F" w:rsidTr="005B01E9">
        <w:tc>
          <w:tcPr>
            <w:tcW w:w="897" w:type="dxa"/>
          </w:tcPr>
          <w:p w14:paraId="38215EA8" w14:textId="1F584BC8" w:rsidR="005B01E9" w:rsidRDefault="005B01E9" w:rsidP="00182AFD">
            <w:r>
              <w:t>30</w:t>
            </w:r>
          </w:p>
        </w:tc>
        <w:tc>
          <w:tcPr>
            <w:tcW w:w="2428" w:type="dxa"/>
          </w:tcPr>
          <w:p w14:paraId="7339254D" w14:textId="271E6DF2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7258E5BE" w14:textId="2B521546" w:rsidR="005B01E9" w:rsidRDefault="005B01E9" w:rsidP="00182AFD">
            <w:r>
              <w:t>0.5</w:t>
            </w:r>
          </w:p>
        </w:tc>
        <w:tc>
          <w:tcPr>
            <w:tcW w:w="2520" w:type="dxa"/>
          </w:tcPr>
          <w:p w14:paraId="5772A415" w14:textId="5FB4DE81" w:rsidR="005B01E9" w:rsidRDefault="005B01E9" w:rsidP="00182AFD">
            <w:r>
              <w:t>5</w:t>
            </w:r>
          </w:p>
        </w:tc>
      </w:tr>
      <w:tr w:rsidR="005B01E9" w14:paraId="05CF0916" w14:textId="356DF4EC" w:rsidTr="005B01E9">
        <w:tc>
          <w:tcPr>
            <w:tcW w:w="897" w:type="dxa"/>
          </w:tcPr>
          <w:p w14:paraId="40878CB8" w14:textId="195FECEF" w:rsidR="005B01E9" w:rsidRDefault="005B01E9" w:rsidP="00182AFD">
            <w:r>
              <w:t>31</w:t>
            </w:r>
          </w:p>
        </w:tc>
        <w:tc>
          <w:tcPr>
            <w:tcW w:w="2428" w:type="dxa"/>
          </w:tcPr>
          <w:p w14:paraId="2B2E34C1" w14:textId="44EE4FD5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26AA95A6" w14:textId="704BFDA4" w:rsidR="005B01E9" w:rsidRDefault="005B01E9" w:rsidP="00182AFD">
            <w:r>
              <w:t>0</w:t>
            </w:r>
          </w:p>
        </w:tc>
        <w:tc>
          <w:tcPr>
            <w:tcW w:w="2520" w:type="dxa"/>
          </w:tcPr>
          <w:p w14:paraId="793BCA5B" w14:textId="20D32811" w:rsidR="005B01E9" w:rsidRDefault="005B01E9" w:rsidP="00182AFD">
            <w:r>
              <w:t>0</w:t>
            </w:r>
          </w:p>
        </w:tc>
      </w:tr>
      <w:tr w:rsidR="005B01E9" w14:paraId="589E8453" w14:textId="567789FC" w:rsidTr="005B01E9">
        <w:tc>
          <w:tcPr>
            <w:tcW w:w="897" w:type="dxa"/>
          </w:tcPr>
          <w:p w14:paraId="3B071A47" w14:textId="101145EC" w:rsidR="005B01E9" w:rsidRDefault="005B01E9" w:rsidP="00182AFD">
            <w:r>
              <w:t>32</w:t>
            </w:r>
          </w:p>
        </w:tc>
        <w:tc>
          <w:tcPr>
            <w:tcW w:w="2428" w:type="dxa"/>
          </w:tcPr>
          <w:p w14:paraId="1A87F973" w14:textId="1DF205F1" w:rsidR="005B01E9" w:rsidRDefault="005B01E9" w:rsidP="00182AFD">
            <w:r>
              <w:t>50</w:t>
            </w:r>
          </w:p>
        </w:tc>
        <w:tc>
          <w:tcPr>
            <w:tcW w:w="2250" w:type="dxa"/>
          </w:tcPr>
          <w:p w14:paraId="6D797A94" w14:textId="4FA002B9" w:rsidR="005B01E9" w:rsidRDefault="005B01E9" w:rsidP="00182AFD">
            <w:r>
              <w:t>0</w:t>
            </w:r>
          </w:p>
        </w:tc>
        <w:tc>
          <w:tcPr>
            <w:tcW w:w="2520" w:type="dxa"/>
          </w:tcPr>
          <w:p w14:paraId="68607CBE" w14:textId="513CB406" w:rsidR="005B01E9" w:rsidRDefault="005B01E9" w:rsidP="00182AFD">
            <w:r>
              <w:t>5</w:t>
            </w:r>
          </w:p>
        </w:tc>
      </w:tr>
    </w:tbl>
    <w:p w14:paraId="02CF1272" w14:textId="77777777" w:rsidR="00C618B3" w:rsidRDefault="00C618B3"/>
    <w:sectPr w:rsidR="00C618B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0CB4"/>
    <w:rsid w:val="000D63B8"/>
    <w:rsid w:val="00182AFD"/>
    <w:rsid w:val="001A28B8"/>
    <w:rsid w:val="00213CD0"/>
    <w:rsid w:val="002F55BF"/>
    <w:rsid w:val="0032329A"/>
    <w:rsid w:val="00367493"/>
    <w:rsid w:val="00373620"/>
    <w:rsid w:val="004F261C"/>
    <w:rsid w:val="005B01E9"/>
    <w:rsid w:val="00671040"/>
    <w:rsid w:val="009A49C8"/>
    <w:rsid w:val="00AC3FB6"/>
    <w:rsid w:val="00BD0F8D"/>
    <w:rsid w:val="00BF0CB4"/>
    <w:rsid w:val="00C618B3"/>
    <w:rsid w:val="00F374E9"/>
    <w:rsid w:val="00F975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1C431E"/>
  <w15:chartTrackingRefBased/>
  <w15:docId w15:val="{7C61A585-6622-40E7-A963-E4FF4A87BD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F0CB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674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6</TotalTime>
  <Pages>2</Pages>
  <Words>745</Words>
  <Characters>4252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4</cp:revision>
  <dcterms:created xsi:type="dcterms:W3CDTF">2015-09-14T19:27:00Z</dcterms:created>
  <dcterms:modified xsi:type="dcterms:W3CDTF">2015-09-15T21:06:00Z</dcterms:modified>
</cp:coreProperties>
</file>